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44A26" w:rsidRPr="00365A6F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b/>
          <w:bCs/>
          <w:color w:val="000000"/>
          <w:sz w:val="24"/>
          <w:szCs w:val="24"/>
        </w:rPr>
        <w:t>Supplemental Figure Legends</w:t>
      </w:r>
    </w:p>
    <w:p w:rsidR="00744A26" w:rsidRPr="00365A6F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31205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Figure S1. Generation of the </w:t>
      </w:r>
      <w:r w:rsidRPr="00331205">
        <w:rPr>
          <w:rFonts w:ascii="Times New Roman" w:hAnsi="Times New Roman" w:cs="Times New Roman"/>
          <w:b/>
          <w:i/>
          <w:color w:val="000000"/>
          <w:sz w:val="24"/>
          <w:szCs w:val="24"/>
        </w:rPr>
        <w:t xml:space="preserve">sno1-nonsense 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>point mutant using negative selection.</w:t>
      </w:r>
    </w:p>
    <w:p w:rsidR="00744A26" w:rsidRPr="00365A6F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65A6F" w:rsidRDefault="00744A26" w:rsidP="00744A26">
      <w:pPr>
        <w:pStyle w:val="ListParagraph"/>
        <w:numPr>
          <w:ilvl w:val="0"/>
          <w:numId w:val="2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chematic representation of generating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-nonsens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point mutant. </w:t>
      </w:r>
      <w:r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ORF </w:t>
      </w: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was replac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with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URA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selectable marker PCR amplified from the plasmid pRS316 </w:t>
      </w:r>
      <w:r>
        <w:rPr>
          <w:rFonts w:ascii="Times New Roman" w:hAnsi="Times New Roman" w:cs="Times New Roman"/>
          <w:color w:val="000000"/>
          <w:sz w:val="24"/>
          <w:szCs w:val="24"/>
        </w:rPr>
        <w:t>containing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80 bas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pair homology up and down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tream of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ORF (shown in red and blue, respectively). Following selection on </w:t>
      </w:r>
      <w:proofErr w:type="spell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Ura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- dropout plates and subsequent PCR genotyping, we performed a transformation of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</w:t>
      </w:r>
      <w:proofErr w:type="gramStart"/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:URA3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utant using a PCR product containing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sno1-nonsense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ORF from plasmid MG010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using the same 80 base pair homology sequenc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Schematic adapted from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DOI":"10.1016/j.femsle.2005.05.018","ISSN":"03781097","author":[{"dropping-particle":"","family":"Gray","given":"Misa","non-dropping-particle":"","parse-names":false,"suffix":""},{"dropping-particle":"","family":"Piccirillo","given":"Sarah","non-dropping-particle":"","parse-names":false,"suffix":""},{"dropping-particle":"","family":"Honigberg","given":"Saul M.","non-dropping-particle":"","parse-names":false,"suffix":""}],"container-title":"FEMS Microbiology Letters","id":"ITEM-1","issue":"1","issued":{"date-parts":[["2005","7","1"]]},"page":"31-36","publisher":"Narnia","title":"Two-step method for constructing unmarked insertions, deletions and allele substitutions in the yeast genome","type":"article-journal","volume":"248"},"uris":["http://www.mendeley.com/documents/?uuid=7ec820ed-a10e-39ee-89b6-f2c6d930092d"]}],"mendeley":{"formattedCitation":"(Gray &lt;i&gt;et al.&lt;/i&gt; 2005)","plainTextFormattedCitation":"(Gray et al. 2005)","previouslyFormattedCitation":"(Gray &lt;i&gt;et al.&lt;/i&gt; 2005)"},"properties":{"noteIndex":0},"schema":"https://github.com/citation-style-language/schema/raw/master/csl-citation.json"}</w:instrTex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365A6F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(Gray </w:t>
      </w:r>
      <w:r w:rsidRPr="00365A6F">
        <w:rPr>
          <w:rFonts w:ascii="Times New Roman" w:hAnsi="Times New Roman" w:cs="Times New Roman"/>
          <w:i/>
          <w:noProof/>
          <w:color w:val="000000"/>
          <w:sz w:val="24"/>
          <w:szCs w:val="24"/>
        </w:rPr>
        <w:t>et al.</w:t>
      </w:r>
      <w:r w:rsidRPr="00365A6F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 2005)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:rsidR="00744A26" w:rsidRPr="00365A6F" w:rsidRDefault="00744A26" w:rsidP="00744A26">
      <w:pPr>
        <w:pStyle w:val="ListParagraph"/>
        <w:numPr>
          <w:ilvl w:val="0"/>
          <w:numId w:val="2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anger sequencing results from PCR products amplifying a portion of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genomic DNA extracted from two independent isolates of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sno1-nonsense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point mutation (Colony 1 and 3) aligned using </w:t>
      </w:r>
      <w:proofErr w:type="spell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Benchling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software to the MG010 plasmid sequence. The DNA sequencing primer used was MRG420. The sequencing window was cropped to an area including the site of the nonsense mutation (</w:t>
      </w:r>
      <w:proofErr w:type="spell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Cys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84, shown as a yellow codon arrow marked with a “*”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and highlighted in the template sequenc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), as well as 15 </w:t>
      </w:r>
      <w:proofErr w:type="spell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baepairs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of sequencing reads up and downstream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of this TGA stop codon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:rsidR="00744A26" w:rsidRPr="00365A6F" w:rsidRDefault="00744A26" w:rsidP="00744A26">
      <w:pPr>
        <w:pStyle w:val="ListParagraph"/>
        <w:numPr>
          <w:ilvl w:val="0"/>
          <w:numId w:val="2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qCTF</w:t>
      </w:r>
      <w:proofErr w:type="spellEnd"/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ssay CIN rate measurements of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::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Kan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nd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URA3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train. P-values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generat</w:t>
      </w:r>
      <w:r>
        <w:rPr>
          <w:rFonts w:ascii="Times New Roman" w:hAnsi="Times New Roman" w:cs="Times New Roman"/>
          <w:color w:val="000000"/>
          <w:sz w:val="24"/>
          <w:szCs w:val="24"/>
        </w:rPr>
        <w:t>ed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from a Tukey’s post-hoc test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 </w:t>
      </w:r>
    </w:p>
    <w:p w:rsidR="00744A26" w:rsidRPr="00365A6F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31205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Figure S2. </w:t>
      </w:r>
      <w:proofErr w:type="spellStart"/>
      <w:r>
        <w:rPr>
          <w:rFonts w:ascii="Times New Roman" w:hAnsi="Times New Roman" w:cs="Times New Roman"/>
          <w:b/>
          <w:color w:val="000000"/>
          <w:sz w:val="24"/>
          <w:szCs w:val="24"/>
        </w:rPr>
        <w:t>KanMX</w:t>
      </w:r>
      <w:proofErr w:type="spellEnd"/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gene orientation affects CIN at the </w:t>
      </w:r>
      <w:r w:rsidRPr="00C47123">
        <w:rPr>
          <w:rFonts w:ascii="Times New Roman" w:hAnsi="Times New Roman" w:cs="Times New Roman"/>
          <w:b/>
          <w:i/>
          <w:color w:val="000000"/>
          <w:sz w:val="24"/>
          <w:szCs w:val="24"/>
        </w:rPr>
        <w:t>SNO1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locus, but not at the </w:t>
      </w:r>
      <w:r w:rsidRPr="00C47123">
        <w:rPr>
          <w:rFonts w:ascii="Times New Roman" w:hAnsi="Times New Roman" w:cs="Times New Roman"/>
          <w:b/>
          <w:i/>
          <w:color w:val="000000"/>
          <w:sz w:val="24"/>
          <w:szCs w:val="24"/>
        </w:rPr>
        <w:t>CSM3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locus. </w:t>
      </w:r>
    </w:p>
    <w:p w:rsidR="00744A26" w:rsidRPr="00365A6F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65A6F" w:rsidRDefault="00744A26" w:rsidP="00744A26">
      <w:pPr>
        <w:pStyle w:val="ListParagraph"/>
        <w:numPr>
          <w:ilvl w:val="0"/>
          <w:numId w:val="1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qCTF</w:t>
      </w:r>
      <w:proofErr w:type="spellEnd"/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ssay CIN rate measurements of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6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nd two independent isolates of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sno1∆6-Watson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strain (“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6W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”)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P-values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generat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from a Tukey’s post-hoc test.</w:t>
      </w:r>
    </w:p>
    <w:p w:rsidR="00744A26" w:rsidRPr="00571717" w:rsidRDefault="00744A26" w:rsidP="00744A26">
      <w:pPr>
        <w:pStyle w:val="ListParagraph"/>
        <w:numPr>
          <w:ilvl w:val="0"/>
          <w:numId w:val="1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qCTF</w:t>
      </w:r>
      <w:proofErr w:type="spellEnd"/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ssay CIN rate measurements of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csm3∆-Watson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(“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sm3∆W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”) and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csm3∆-Crick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strain (“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sm3∆C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”)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P-values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generat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from a Tukey’s post-hoc test.</w:t>
      </w:r>
    </w:p>
    <w:p w:rsidR="00744A26" w:rsidRPr="00365A6F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31205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Figure S3. Analysis of </w:t>
      </w:r>
      <w:r w:rsidRPr="00400D83">
        <w:rPr>
          <w:rFonts w:ascii="Times New Roman" w:hAnsi="Times New Roman" w:cs="Times New Roman"/>
          <w:b/>
          <w:i/>
          <w:color w:val="000000"/>
          <w:sz w:val="24"/>
          <w:szCs w:val="24"/>
        </w:rPr>
        <w:t>CTF13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mRNA abundance and length in </w:t>
      </w:r>
      <w:proofErr w:type="spellStart"/>
      <w:r>
        <w:rPr>
          <w:rFonts w:ascii="Times New Roman" w:hAnsi="Times New Roman" w:cs="Times New Roman"/>
          <w:b/>
          <w:color w:val="000000"/>
          <w:sz w:val="24"/>
          <w:szCs w:val="24"/>
        </w:rPr>
        <w:t>KanMX</w:t>
      </w:r>
      <w:proofErr w:type="spellEnd"/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>insertion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mutants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he presence and absence of NMD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</w:p>
    <w:p w:rsidR="00744A26" w:rsidRDefault="00744A26" w:rsidP="00744A26">
      <w:pPr>
        <w:pStyle w:val="ListParagraph"/>
        <w:numPr>
          <w:ilvl w:val="0"/>
          <w:numId w:val="5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qPCR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nalysis of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levels expressed as fold changes performed on control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sno1∆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trains using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ORF primer set (set #1, see Supplemental Table S3). Six independent replicates </w:t>
      </w: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were perform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each including technical triplicates. Each values </w:t>
      </w: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is normaliz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to the level of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ACT1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. Technical triplicates are averaged and pooled together and standard deviation </w:t>
      </w: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is calculat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for means of the independent strains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P-values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generat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from a Tukey’s post-hoc test.</w:t>
      </w:r>
    </w:p>
    <w:p w:rsidR="00744A26" w:rsidRPr="00400D83" w:rsidRDefault="00744A26" w:rsidP="00744A26">
      <w:pPr>
        <w:pStyle w:val="ListParagraph"/>
        <w:numPr>
          <w:ilvl w:val="0"/>
          <w:numId w:val="5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qPCR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nalysis (as described in section A) of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levels expressed as fold changes performed on a wild-type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train and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sno1∆::URA3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train using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ORF primer set (set #3). </w:t>
      </w:r>
    </w:p>
    <w:p w:rsidR="00744A26" w:rsidRPr="00365A6F" w:rsidRDefault="00744A26" w:rsidP="00744A26">
      <w:pPr>
        <w:pStyle w:val="ListParagraph"/>
        <w:numPr>
          <w:ilvl w:val="0"/>
          <w:numId w:val="5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qPCR analysis (as described in section A) of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levels expressed as fold changes performed on wild-type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, sno1∆6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, and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sno1∆6/upf1∆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trains using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ORF primer set (set #3). </w:t>
      </w:r>
    </w:p>
    <w:p w:rsidR="00744A26" w:rsidRPr="00E64359" w:rsidRDefault="00744A26" w:rsidP="00744A26">
      <w:pPr>
        <w:pStyle w:val="ListParagraph"/>
        <w:numPr>
          <w:ilvl w:val="0"/>
          <w:numId w:val="5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qPCR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analysis of the relative abundance of </w:t>
      </w:r>
      <w:r w:rsidRPr="00400D83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mRNA in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upf1∆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ingle mutant compared to a control strain.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Only one independent isolate for each strain </w:t>
      </w: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was us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in this experiment and the standard deviation is measured from the technical triplicates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This result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was validated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using the same cDNA samples with two </w:t>
      </w:r>
      <w:r w:rsidRPr="00B37A06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primer sets (#1 and #3).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744A26" w:rsidRDefault="00744A26" w:rsidP="00744A26">
      <w:pPr>
        <w:pStyle w:val="ListParagraph"/>
        <w:numPr>
          <w:ilvl w:val="0"/>
          <w:numId w:val="5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qCTF</w:t>
      </w:r>
      <w:proofErr w:type="spellEnd"/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s</w:t>
      </w:r>
      <w:r>
        <w:rPr>
          <w:rFonts w:ascii="Times New Roman" w:hAnsi="Times New Roman" w:cs="Times New Roman"/>
          <w:color w:val="000000"/>
          <w:sz w:val="24"/>
          <w:szCs w:val="24"/>
        </w:rPr>
        <w:t>say CIN rate measurements of control,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sno1∆2,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sno1∆3,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6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Pr="001929D3">
        <w:rPr>
          <w:rFonts w:ascii="Times New Roman" w:hAnsi="Times New Roman" w:cs="Times New Roman"/>
          <w:color w:val="000000"/>
          <w:sz w:val="24"/>
          <w:szCs w:val="24"/>
        </w:rPr>
        <w:t xml:space="preserve">strains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in the presenc</w:t>
      </w:r>
      <w:r>
        <w:rPr>
          <w:rFonts w:ascii="Times New Roman" w:hAnsi="Times New Roman" w:cs="Times New Roman"/>
          <w:color w:val="000000"/>
          <w:sz w:val="24"/>
          <w:szCs w:val="24"/>
        </w:rPr>
        <w:t>e and absence of functional NMD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P-values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generat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from a Tukey’s post-hoc test.</w:t>
      </w:r>
    </w:p>
    <w:p w:rsidR="00744A26" w:rsidRPr="007526B6" w:rsidRDefault="00744A26" w:rsidP="00744A26">
      <w:pPr>
        <w:pStyle w:val="ListParagraph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ind w:left="1080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31205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Figure S4. </w:t>
      </w:r>
      <w:r w:rsidRPr="00CE2D3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Poly-adenylated </w:t>
      </w:r>
      <w:r w:rsidRPr="00CE2D35">
        <w:rPr>
          <w:rFonts w:ascii="Times New Roman" w:hAnsi="Times New Roman" w:cs="Times New Roman"/>
          <w:b/>
          <w:i/>
          <w:color w:val="000000"/>
          <w:sz w:val="24"/>
          <w:szCs w:val="24"/>
        </w:rPr>
        <w:t>CTF13</w:t>
      </w:r>
      <w:r w:rsidRPr="00CE2D3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mRNA suppresses CIN in the </w:t>
      </w:r>
      <w:r w:rsidRPr="00CE2D35">
        <w:rPr>
          <w:rFonts w:ascii="Times New Roman" w:hAnsi="Times New Roman" w:cs="Times New Roman"/>
          <w:b/>
          <w:i/>
          <w:color w:val="000000"/>
          <w:sz w:val="24"/>
          <w:szCs w:val="24"/>
        </w:rPr>
        <w:t xml:space="preserve">sno1∆6 </w:t>
      </w:r>
      <w:r w:rsidRPr="00CE2D35">
        <w:rPr>
          <w:rFonts w:ascii="Times New Roman" w:hAnsi="Times New Roman" w:cs="Times New Roman"/>
          <w:b/>
          <w:color w:val="000000"/>
          <w:sz w:val="24"/>
          <w:szCs w:val="24"/>
        </w:rPr>
        <w:t>mutant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</w:p>
    <w:p w:rsidR="00744A26" w:rsidRDefault="00744A26" w:rsidP="00744A26">
      <w:pPr>
        <w:pStyle w:val="ListParagraph"/>
        <w:numPr>
          <w:ilvl w:val="0"/>
          <w:numId w:val="7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Graphical representation of the genotype of the </w:t>
      </w:r>
      <w:r w:rsidRPr="00400D83">
        <w:rPr>
          <w:rFonts w:ascii="Times New Roman" w:hAnsi="Times New Roman" w:cs="Times New Roman"/>
          <w:i/>
          <w:color w:val="000000"/>
          <w:sz w:val="24"/>
          <w:szCs w:val="24"/>
        </w:rPr>
        <w:t>CTF13-T</w:t>
      </w:r>
      <w:r w:rsidRPr="00400D83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DH1</w:t>
      </w:r>
      <w:r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train generated usi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Benchli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software. </w:t>
      </w:r>
      <w:r w:rsidRPr="00B61DE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Pr="00B61DE6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ADH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(grey box) is inserted at genomic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coodinate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B61DE6">
        <w:rPr>
          <w:rFonts w:ascii="Times New Roman" w:hAnsi="Times New Roman" w:cs="Times New Roman"/>
          <w:color w:val="000000"/>
          <w:sz w:val="24"/>
          <w:szCs w:val="24"/>
        </w:rPr>
        <w:t>chrXIII</w:t>
      </w:r>
      <w:proofErr w:type="gramStart"/>
      <w:r w:rsidRPr="00B61DE6">
        <w:rPr>
          <w:rFonts w:ascii="Times New Roman" w:hAnsi="Times New Roman" w:cs="Times New Roman"/>
          <w:color w:val="000000"/>
          <w:sz w:val="24"/>
          <w:szCs w:val="24"/>
        </w:rPr>
        <w:t>:457284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within the intergenic region between the stop codons of </w:t>
      </w:r>
      <w:r w:rsidRPr="00400D83">
        <w:rPr>
          <w:rFonts w:ascii="Times New Roman" w:hAnsi="Times New Roman" w:cs="Times New Roman"/>
          <w:i/>
          <w:color w:val="000000"/>
          <w:sz w:val="24"/>
          <w:szCs w:val="24"/>
        </w:rPr>
        <w:t>SNO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ORF (Purple box shows last 5 codons) and </w:t>
      </w:r>
      <w:r w:rsidRPr="00400D83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ORF (Blue box shows last 6 codons). DNA sequence alignment is from a single colony generated via negative selection. The DNA sequencing primer used was MRG316. </w:t>
      </w:r>
    </w:p>
    <w:p w:rsidR="00744A26" w:rsidRPr="00365A6F" w:rsidRDefault="00744A26" w:rsidP="00744A26">
      <w:pPr>
        <w:pStyle w:val="ListParagraph"/>
        <w:numPr>
          <w:ilvl w:val="0"/>
          <w:numId w:val="7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anger sequencing of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3’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RACE product for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in the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-T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DH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strain trimmed to a 103 base pair window to confirm the presence of 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ol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tail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The putativ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olyA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tail signal </w:t>
      </w: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is shown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underlined in black. </w:t>
      </w:r>
    </w:p>
    <w:p w:rsidR="00744A26" w:rsidRDefault="00744A26" w:rsidP="00744A26">
      <w:pPr>
        <w:pStyle w:val="ListParagraph"/>
        <w:numPr>
          <w:ilvl w:val="0"/>
          <w:numId w:val="7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qPCR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nalysis of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levels expressed as fold chang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performed on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wild-typ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(WT),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-T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DH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and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-</w:t>
      </w:r>
      <w:r w:rsidRPr="00B61DE6">
        <w:rPr>
          <w:rFonts w:ascii="Times New Roman" w:hAnsi="Times New Roman" w:cs="Times New Roman"/>
          <w:i/>
          <w:color w:val="000000"/>
          <w:sz w:val="24"/>
          <w:szCs w:val="24"/>
        </w:rPr>
        <w:t>T</w:t>
      </w:r>
      <w:r w:rsidRPr="00B61DE6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DH1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/</w:t>
      </w:r>
      <w:r w:rsidRPr="00B61DE6">
        <w:rPr>
          <w:rFonts w:ascii="Times New Roman" w:hAnsi="Times New Roman" w:cs="Times New Roman"/>
          <w:i/>
          <w:color w:val="000000"/>
          <w:sz w:val="24"/>
          <w:szCs w:val="24"/>
        </w:rPr>
        <w:t>sno1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∆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6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strain</w:t>
      </w:r>
      <w:r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using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ORF primer set (set #3). Each values </w:t>
      </w: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is normaliz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to the level of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ACT1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.</w:t>
      </w:r>
    </w:p>
    <w:p w:rsidR="00744A26" w:rsidRDefault="00744A26" w:rsidP="00744A26">
      <w:pPr>
        <w:pStyle w:val="ListParagraph"/>
        <w:numPr>
          <w:ilvl w:val="0"/>
          <w:numId w:val="7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qCTF</w:t>
      </w:r>
      <w:proofErr w:type="spellEnd"/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assay measuring CIN rates of the WT,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-T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DH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and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-</w:t>
      </w:r>
      <w:r w:rsidRPr="00B61DE6">
        <w:rPr>
          <w:rFonts w:ascii="Times New Roman" w:hAnsi="Times New Roman" w:cs="Times New Roman"/>
          <w:i/>
          <w:color w:val="000000"/>
          <w:sz w:val="24"/>
          <w:szCs w:val="24"/>
        </w:rPr>
        <w:t>T</w:t>
      </w:r>
      <w:r w:rsidRPr="00B61DE6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DH1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/</w:t>
      </w:r>
      <w:r w:rsidRPr="00B61DE6">
        <w:rPr>
          <w:rFonts w:ascii="Times New Roman" w:hAnsi="Times New Roman" w:cs="Times New Roman"/>
          <w:i/>
          <w:color w:val="000000"/>
          <w:sz w:val="24"/>
          <w:szCs w:val="24"/>
        </w:rPr>
        <w:t>sno1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∆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6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strain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. P-values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generat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from a Tukey’s post-hoc test.</w:t>
      </w:r>
    </w:p>
    <w:p w:rsidR="00744A26" w:rsidRDefault="00744A26" w:rsidP="00744A26">
      <w:pPr>
        <w:pStyle w:val="ListParagraph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31205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Figure S5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. Sanger sequence read for the 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complete </w:t>
      </w:r>
      <w:r w:rsidRPr="00331205">
        <w:rPr>
          <w:rFonts w:ascii="Times New Roman" w:hAnsi="Times New Roman" w:cs="Times New Roman"/>
          <w:b/>
          <w:i/>
          <w:color w:val="000000"/>
          <w:sz w:val="24"/>
          <w:szCs w:val="24"/>
        </w:rPr>
        <w:t>CTF13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3’ RACE PCR product in the </w:t>
      </w:r>
      <w:r w:rsidRPr="00331205">
        <w:rPr>
          <w:rFonts w:ascii="Times New Roman" w:hAnsi="Times New Roman" w:cs="Times New Roman"/>
          <w:b/>
          <w:i/>
          <w:color w:val="000000"/>
          <w:sz w:val="24"/>
          <w:szCs w:val="24"/>
        </w:rPr>
        <w:t>sno1∆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  <w:vertAlign w:val="subscript"/>
        </w:rPr>
        <w:t xml:space="preserve"> 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>strain</w:t>
      </w:r>
    </w:p>
    <w:p w:rsidR="00744A26" w:rsidRPr="00365A6F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65A6F" w:rsidRDefault="00744A26" w:rsidP="00744A26">
      <w:pPr>
        <w:pStyle w:val="ListParagraph"/>
        <w:numPr>
          <w:ilvl w:val="0"/>
          <w:numId w:val="4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Full length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3’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RACE Sanger sequencing read from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sno1∆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train. Highlighted TAA denotes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ORF stop codon. Purple “N”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note poor quality base calls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:rsidR="00744A26" w:rsidRPr="00B61DE6" w:rsidRDefault="00744A26" w:rsidP="00744A26">
      <w:pPr>
        <w:pStyle w:val="ListParagraph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31205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>F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>igure S6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>. Sanger sequence read for the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complete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 w:rsidRPr="00400D83">
        <w:rPr>
          <w:rFonts w:ascii="Times New Roman" w:hAnsi="Times New Roman" w:cs="Times New Roman"/>
          <w:b/>
          <w:i/>
          <w:color w:val="000000"/>
          <w:sz w:val="24"/>
          <w:szCs w:val="24"/>
        </w:rPr>
        <w:t>CTF13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3’ RACE PCR product in the </w:t>
      </w:r>
      <w:r w:rsidRPr="00400D83">
        <w:rPr>
          <w:rFonts w:ascii="Times New Roman" w:hAnsi="Times New Roman" w:cs="Times New Roman"/>
          <w:b/>
          <w:i/>
          <w:color w:val="000000"/>
          <w:sz w:val="24"/>
          <w:szCs w:val="24"/>
        </w:rPr>
        <w:t>sno1∆:</w:t>
      </w:r>
      <w:proofErr w:type="gramStart"/>
      <w:r w:rsidRPr="00400D83">
        <w:rPr>
          <w:rFonts w:ascii="Times New Roman" w:hAnsi="Times New Roman" w:cs="Times New Roman"/>
          <w:b/>
          <w:i/>
          <w:color w:val="000000"/>
          <w:sz w:val="24"/>
          <w:szCs w:val="24"/>
        </w:rPr>
        <w:t>:Kan</w:t>
      </w:r>
      <w:proofErr w:type="gramEnd"/>
      <w:r w:rsidRPr="00400D83">
        <w:rPr>
          <w:rFonts w:ascii="Times New Roman" w:hAnsi="Times New Roman" w:cs="Times New Roman"/>
          <w:b/>
          <w:i/>
          <w:color w:val="000000"/>
          <w:sz w:val="24"/>
          <w:szCs w:val="24"/>
        </w:rPr>
        <w:t>-T</w:t>
      </w:r>
      <w:r w:rsidRPr="00400D83">
        <w:rPr>
          <w:rFonts w:ascii="Times New Roman" w:hAnsi="Times New Roman" w:cs="Times New Roman"/>
          <w:b/>
          <w:i/>
          <w:color w:val="000000"/>
          <w:sz w:val="24"/>
          <w:szCs w:val="24"/>
          <w:vertAlign w:val="subscript"/>
        </w:rPr>
        <w:t>ADH1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  <w:vertAlign w:val="subscript"/>
        </w:rPr>
        <w:t xml:space="preserve"> 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>strain</w:t>
      </w:r>
    </w:p>
    <w:p w:rsidR="00744A26" w:rsidRPr="00365A6F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65A6F" w:rsidRDefault="00744A26" w:rsidP="00744A26">
      <w:pPr>
        <w:pStyle w:val="ListParagraph"/>
        <w:numPr>
          <w:ilvl w:val="0"/>
          <w:numId w:val="3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Full length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3’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RACE Sanger sequencing read from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</w:t>
      </w:r>
      <w:proofErr w:type="gramStart"/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:Kan</w:t>
      </w:r>
      <w:proofErr w:type="gramEnd"/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-T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DH1</w:t>
      </w:r>
      <w:r w:rsidRPr="00365A6F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train. </w:t>
      </w:r>
      <w:r>
        <w:rPr>
          <w:rFonts w:ascii="Times New Roman" w:hAnsi="Times New Roman" w:cs="Times New Roman"/>
          <w:color w:val="000000"/>
          <w:sz w:val="24"/>
          <w:szCs w:val="24"/>
        </w:rPr>
        <w:t>Underlined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TAA denotes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ORF stop codon as well as the final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A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residues corresponding to a putativ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ol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signal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:rsidR="00744A26" w:rsidRPr="00365A6F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65A6F" w:rsidRDefault="00744A26" w:rsidP="00744A26">
      <w:pPr>
        <w:pStyle w:val="ListParagraph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Figure S7. 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>Determining the contribution of T</w:t>
      </w:r>
      <w:r w:rsidRPr="00E229C5">
        <w:rPr>
          <w:rFonts w:ascii="Times New Roman" w:hAnsi="Times New Roman" w:cs="Times New Roman"/>
          <w:b/>
          <w:color w:val="000000"/>
          <w:sz w:val="24"/>
          <w:szCs w:val="24"/>
          <w:vertAlign w:val="subscript"/>
        </w:rPr>
        <w:t>TEF1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to increased CIN in </w:t>
      </w:r>
      <w:r w:rsidRPr="00E229C5">
        <w:rPr>
          <w:rFonts w:ascii="Times New Roman" w:hAnsi="Times New Roman" w:cs="Times New Roman"/>
          <w:b/>
          <w:i/>
          <w:color w:val="000000"/>
          <w:sz w:val="24"/>
          <w:szCs w:val="24"/>
        </w:rPr>
        <w:t>SNO1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null backgrounds.</w:t>
      </w:r>
    </w:p>
    <w:p w:rsidR="00744A26" w:rsidRDefault="00744A26" w:rsidP="00744A26">
      <w:pPr>
        <w:pStyle w:val="ListParagraph"/>
        <w:numPr>
          <w:ilvl w:val="0"/>
          <w:numId w:val="8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Graphical representation of cassettes used to delete </w:t>
      </w:r>
      <w:r w:rsidRPr="00EF0430">
        <w:rPr>
          <w:rFonts w:ascii="Times New Roman" w:hAnsi="Times New Roman" w:cs="Times New Roman"/>
          <w:i/>
          <w:color w:val="000000"/>
          <w:sz w:val="24"/>
          <w:szCs w:val="24"/>
        </w:rPr>
        <w:t>SNO1</w:t>
      </w:r>
      <w:r>
        <w:rPr>
          <w:rFonts w:ascii="Times New Roman" w:hAnsi="Times New Roman" w:cs="Times New Roman"/>
          <w:color w:val="000000"/>
          <w:sz w:val="24"/>
          <w:szCs w:val="24"/>
        </w:rPr>
        <w:t>, each cassette utilizing P</w:t>
      </w:r>
      <w:r w:rsidRPr="00400D83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 xml:space="preserve">TEF1 </w:t>
      </w:r>
      <w:r>
        <w:rPr>
          <w:rFonts w:ascii="Times New Roman" w:hAnsi="Times New Roman" w:cs="Times New Roman"/>
          <w:color w:val="000000"/>
          <w:sz w:val="24"/>
          <w:szCs w:val="24"/>
        </w:rPr>
        <w:t>and T</w:t>
      </w:r>
      <w:r w:rsidRPr="00400D83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TEF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from </w:t>
      </w:r>
      <w:proofErr w:type="spellStart"/>
      <w:r w:rsidRPr="00EF0430">
        <w:rPr>
          <w:rFonts w:ascii="Times New Roman" w:hAnsi="Times New Roman" w:cs="Times New Roman"/>
          <w:i/>
          <w:color w:val="000000"/>
          <w:sz w:val="24"/>
          <w:szCs w:val="24"/>
        </w:rPr>
        <w:t>Ashbya</w:t>
      </w:r>
      <w:proofErr w:type="spellEnd"/>
      <w:r w:rsidRPr="00EF0430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EF0430">
        <w:rPr>
          <w:rFonts w:ascii="Times New Roman" w:hAnsi="Times New Roman" w:cs="Times New Roman"/>
          <w:i/>
          <w:color w:val="000000"/>
          <w:sz w:val="24"/>
          <w:szCs w:val="24"/>
        </w:rPr>
        <w:t>gossypi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anMX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an</w:t>
      </w:r>
      <w:r w:rsidRPr="00EF0430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NatMX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Nsr</w:t>
      </w:r>
      <w:r w:rsidRPr="00EF0430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HphMX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Hph</w:t>
      </w:r>
      <w:r w:rsidRPr="00EF0430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confer resistance to the drug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netici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nourseothrici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proofErr w:type="spell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hygromycin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>, respectively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:rsidR="00744A26" w:rsidRDefault="00744A26" w:rsidP="00744A26">
      <w:pPr>
        <w:pStyle w:val="ListParagraph"/>
        <w:numPr>
          <w:ilvl w:val="0"/>
          <w:numId w:val="8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229C5">
        <w:rPr>
          <w:rFonts w:ascii="Times New Roman" w:hAnsi="Times New Roman" w:cs="Times New Roman"/>
          <w:color w:val="000000"/>
          <w:sz w:val="24"/>
          <w:szCs w:val="24"/>
        </w:rPr>
        <w:t>Sequenc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alignment of 3’ RACE transcripts to the T</w:t>
      </w:r>
      <w:r w:rsidRPr="00E229C5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TEF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sequence to confirm each strain (</w:t>
      </w:r>
      <w:r w:rsidRPr="00E229C5">
        <w:rPr>
          <w:rFonts w:ascii="Times New Roman" w:hAnsi="Times New Roman" w:cs="Times New Roman"/>
          <w:i/>
          <w:color w:val="000000"/>
          <w:sz w:val="24"/>
          <w:szCs w:val="24"/>
        </w:rPr>
        <w:t>sno1∆:</w:t>
      </w:r>
      <w:proofErr w:type="gramStart"/>
      <w:r w:rsidRPr="00E229C5">
        <w:rPr>
          <w:rFonts w:ascii="Times New Roman" w:hAnsi="Times New Roman" w:cs="Times New Roman"/>
          <w:i/>
          <w:color w:val="000000"/>
          <w:sz w:val="24"/>
          <w:szCs w:val="24"/>
        </w:rPr>
        <w:t>:</w:t>
      </w:r>
      <w:proofErr w:type="spellStart"/>
      <w:r w:rsidRPr="00E229C5">
        <w:rPr>
          <w:rFonts w:ascii="Times New Roman" w:hAnsi="Times New Roman" w:cs="Times New Roman"/>
          <w:i/>
          <w:color w:val="000000"/>
          <w:sz w:val="24"/>
          <w:szCs w:val="24"/>
        </w:rPr>
        <w:t>Kan</w:t>
      </w:r>
      <w:proofErr w:type="spellEnd"/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E229C5">
        <w:rPr>
          <w:rFonts w:ascii="Times New Roman" w:hAnsi="Times New Roman" w:cs="Times New Roman"/>
          <w:i/>
          <w:color w:val="000000"/>
          <w:sz w:val="24"/>
          <w:szCs w:val="24"/>
        </w:rPr>
        <w:t>sno1∆::Nat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and </w:t>
      </w:r>
      <w:r w:rsidRPr="00E229C5"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proofErr w:type="spellStart"/>
      <w:r w:rsidRPr="00E229C5">
        <w:rPr>
          <w:rFonts w:ascii="Times New Roman" w:hAnsi="Times New Roman" w:cs="Times New Roman"/>
          <w:i/>
          <w:color w:val="000000"/>
          <w:sz w:val="24"/>
          <w:szCs w:val="24"/>
        </w:rPr>
        <w:t>Hp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) contain the same genetic terminator sequences. </w:t>
      </w:r>
    </w:p>
    <w:p w:rsidR="00744A26" w:rsidRDefault="00744A26" w:rsidP="00744A26">
      <w:pPr>
        <w:pStyle w:val="ListParagraph"/>
        <w:numPr>
          <w:ilvl w:val="0"/>
          <w:numId w:val="8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lastRenderedPageBreak/>
        <w:t>Nested reverse transcriptase (RT)-PCR products from a 3’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RACE assay using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gene specific primer (MRG577) and Q</w:t>
      </w:r>
      <w:r w:rsidRPr="00365A6F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I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primer (see Supplemental Table S2)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run on a 1% agarose gel stained with ethidium bromide. Lane 1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: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8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μL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1 kb ladder (NEB #</w:t>
      </w:r>
      <w:r w:rsidRPr="00365A6F">
        <w:rPr>
          <w:rFonts w:ascii="Times New Roman" w:hAnsi="Times New Roman" w:cs="Times New Roman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N3232L). Lane 2: </w:t>
      </w:r>
      <w:r w:rsidRPr="00A53C59">
        <w:rPr>
          <w:rFonts w:ascii="Times New Roman" w:hAnsi="Times New Roman" w:cs="Times New Roman"/>
          <w:color w:val="000000"/>
          <w:sz w:val="24"/>
          <w:szCs w:val="24"/>
        </w:rPr>
        <w:t>Control strain, wild-type SNO1-CTF13 locus</w:t>
      </w:r>
      <w:r>
        <w:rPr>
          <w:rFonts w:ascii="Times New Roman" w:hAnsi="Times New Roman" w:cs="Times New Roman"/>
          <w:color w:val="000000"/>
          <w:sz w:val="24"/>
          <w:szCs w:val="24"/>
        </w:rPr>
        <w:t>. Lane 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</w:t>
      </w:r>
      <w:proofErr w:type="gramStart"/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:</w:t>
      </w:r>
      <w:proofErr w:type="spellStart"/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Kan</w:t>
      </w:r>
      <w:proofErr w:type="spellEnd"/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/>
          <w:sz w:val="24"/>
          <w:szCs w:val="24"/>
        </w:rPr>
        <w:t>Lane 4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URA3</w:t>
      </w:r>
      <w:r>
        <w:rPr>
          <w:rFonts w:ascii="Times New Roman" w:hAnsi="Times New Roman" w:cs="Times New Roman"/>
          <w:color w:val="000000"/>
          <w:sz w:val="24"/>
          <w:szCs w:val="24"/>
        </w:rPr>
        <w:t>, Lane 5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Nat</w:t>
      </w:r>
      <w:r>
        <w:rPr>
          <w:rFonts w:ascii="Times New Roman" w:hAnsi="Times New Roman" w:cs="Times New Roman"/>
          <w:color w:val="000000"/>
          <w:sz w:val="24"/>
          <w:szCs w:val="24"/>
        </w:rPr>
        <w:t>, Lane 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Hp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. All strains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were generated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in th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qCTF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background. This image is a representative example of three biological replicates.</w:t>
      </w:r>
    </w:p>
    <w:p w:rsidR="00744A26" w:rsidRDefault="00744A26" w:rsidP="00744A26">
      <w:pPr>
        <w:pStyle w:val="ListParagraph"/>
        <w:numPr>
          <w:ilvl w:val="0"/>
          <w:numId w:val="8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qCTF</w:t>
      </w:r>
      <w:proofErr w:type="spellEnd"/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assay measuring CIN rates of th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,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Nat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and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Hph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strain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 compared to a wild-type (WT) strain. P-values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generat</w:t>
      </w:r>
      <w:r>
        <w:rPr>
          <w:rFonts w:ascii="Times New Roman" w:hAnsi="Times New Roman" w:cs="Times New Roman"/>
          <w:color w:val="000000"/>
          <w:sz w:val="24"/>
          <w:szCs w:val="24"/>
        </w:rPr>
        <w:t>ed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from a Tukey’s post-hoc test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 </w:t>
      </w:r>
    </w:p>
    <w:p w:rsidR="00744A26" w:rsidRPr="00365A6F" w:rsidRDefault="00744A26" w:rsidP="00744A26">
      <w:pPr>
        <w:pStyle w:val="ListParagraph"/>
        <w:numPr>
          <w:ilvl w:val="0"/>
          <w:numId w:val="8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qPCR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nalysis of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levels expressed as fold changes performed on a wild-type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train and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,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Nat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and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Hph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strain</w:t>
      </w:r>
      <w:r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using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ORF primer set (set #3).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744A26" w:rsidRPr="00365A6F" w:rsidRDefault="00744A26" w:rsidP="00744A26">
      <w:pPr>
        <w:pStyle w:val="ListParagraph"/>
        <w:numPr>
          <w:ilvl w:val="0"/>
          <w:numId w:val="8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>Sanger sequencing of the 3’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RACE product for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in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</w:t>
      </w:r>
      <w:proofErr w:type="gramStart"/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: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Nat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strain trimmed to a 61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base pair window within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3’ UTR containing the final sequencing read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3/3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biological replicates contained the same 3’ UTR sequence.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744A26" w:rsidRPr="00365A6F" w:rsidRDefault="00744A26" w:rsidP="00744A26">
      <w:pPr>
        <w:pStyle w:val="ListParagraph"/>
        <w:numPr>
          <w:ilvl w:val="0"/>
          <w:numId w:val="8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>Sanger sequencing of the 3’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RACE product for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in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</w:t>
      </w:r>
      <w:proofErr w:type="gramStart"/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: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Hph</w:t>
      </w:r>
      <w:proofErr w:type="spellEnd"/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strain trimmed to a 54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base pair window within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3’ UTR containing the final sequencing read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2/3 biological replicates contained the same 3’ UTR sequence, which matched that of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</w:t>
      </w:r>
      <w:proofErr w:type="gramStart"/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: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>Nat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strain.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744A26" w:rsidRPr="00365A6F" w:rsidRDefault="00744A26" w:rsidP="00744A26">
      <w:pPr>
        <w:pStyle w:val="ListParagraph"/>
        <w:numPr>
          <w:ilvl w:val="0"/>
          <w:numId w:val="8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>Sanger sequencing of the 3’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RACE product for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RNA in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</w:t>
      </w:r>
      <w:proofErr w:type="gramStart"/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: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Hph</w:t>
      </w:r>
      <w:proofErr w:type="spellEnd"/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strain trimmed to a 77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base pair window within 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3’ UTR containing the final sequencing read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1/3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bioloica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replicates contained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the a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mor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heterogenou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3’ UTR sequence.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744A26" w:rsidRPr="00365A6F" w:rsidRDefault="00744A26" w:rsidP="00744A26">
      <w:pPr>
        <w:pStyle w:val="ListParagraph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44A26" w:rsidRPr="00331205" w:rsidRDefault="00744A26" w:rsidP="00744A26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 xml:space="preserve">Figure S8. 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Genotype and growth characterization of the </w:t>
      </w:r>
      <w:r w:rsidRPr="00F30D04">
        <w:rPr>
          <w:rFonts w:ascii="Times New Roman" w:hAnsi="Times New Roman" w:cs="Times New Roman"/>
          <w:b/>
          <w:i/>
          <w:color w:val="000000"/>
          <w:sz w:val="24"/>
          <w:szCs w:val="24"/>
        </w:rPr>
        <w:t>3xHA-CTF13</w:t>
      </w:r>
      <w:r w:rsidRPr="0033120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strain. </w:t>
      </w:r>
    </w:p>
    <w:p w:rsidR="00744A26" w:rsidRPr="00365A6F" w:rsidRDefault="00744A26" w:rsidP="00744A26">
      <w:pPr>
        <w:pStyle w:val="ListParagraph"/>
        <w:numPr>
          <w:ilvl w:val="0"/>
          <w:numId w:val="6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chematic representation of the N-terminal </w:t>
      </w:r>
      <w:r w:rsidRPr="00F30D04">
        <w:rPr>
          <w:rFonts w:ascii="Times New Roman" w:hAnsi="Times New Roman" w:cs="Times New Roman"/>
          <w:i/>
          <w:color w:val="000000"/>
          <w:sz w:val="24"/>
          <w:szCs w:val="24"/>
        </w:rPr>
        <w:t>3xHA-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tag. </w:t>
      </w: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HA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oieties and colored in pink and the final linker sequence is denoted in blue. The following </w:t>
      </w:r>
      <w:proofErr w:type="spell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proline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residue is the first </w:t>
      </w:r>
      <w:proofErr w:type="spell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proline</w:t>
      </w:r>
      <w:proofErr w:type="spell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in the </w:t>
      </w:r>
      <w:r w:rsidRPr="00DF7B25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mino acid sequence. Sequence alignment of genomic DNA from a </w:t>
      </w:r>
      <w:r w:rsidRPr="00DF7B25">
        <w:rPr>
          <w:rFonts w:ascii="Times New Roman" w:hAnsi="Times New Roman" w:cs="Times New Roman"/>
          <w:i/>
          <w:color w:val="000000"/>
          <w:sz w:val="24"/>
          <w:szCs w:val="24"/>
        </w:rPr>
        <w:t>3xHA-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isolate (colony 15) to the MG014 plasmid template sequenc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to confirm the in-frame 3xHA tag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Sanger sequencing </w:t>
      </w:r>
      <w:proofErr w:type="gramStart"/>
      <w:r w:rsidRPr="00365A6F">
        <w:rPr>
          <w:rFonts w:ascii="Times New Roman" w:hAnsi="Times New Roman" w:cs="Times New Roman"/>
          <w:color w:val="000000"/>
          <w:sz w:val="24"/>
          <w:szCs w:val="24"/>
        </w:rPr>
        <w:t>was performed</w:t>
      </w:r>
      <w:proofErr w:type="gramEnd"/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with primer MRG551.  </w:t>
      </w:r>
    </w:p>
    <w:p w:rsidR="00744A26" w:rsidRPr="00365A6F" w:rsidRDefault="00744A26" w:rsidP="00744A26">
      <w:pPr>
        <w:pStyle w:val="ListParagraph"/>
        <w:numPr>
          <w:ilvl w:val="0"/>
          <w:numId w:val="6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An example YPD + 200 mg/L G418 single colony isolation plate showing the failed colony growth of the </w:t>
      </w:r>
      <w:r w:rsidRPr="00DF7B25">
        <w:rPr>
          <w:rFonts w:ascii="Times New Roman" w:hAnsi="Times New Roman" w:cs="Times New Roman"/>
          <w:i/>
          <w:color w:val="000000"/>
          <w:sz w:val="24"/>
          <w:szCs w:val="24"/>
        </w:rPr>
        <w:t>3xHA-CTF13/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strain. </w:t>
      </w:r>
      <w:r>
        <w:rPr>
          <w:rFonts w:ascii="Times New Roman" w:hAnsi="Times New Roman" w:cs="Times New Roman"/>
          <w:color w:val="000000"/>
          <w:sz w:val="24"/>
          <w:szCs w:val="24"/>
        </w:rPr>
        <w:t>These colonies were isolated from a transformation plate in which small single colonies formed after more than 72 hours.</w:t>
      </w:r>
    </w:p>
    <w:p w:rsidR="00744A26" w:rsidRDefault="00744A26" w:rsidP="00744A26">
      <w:pPr>
        <w:pStyle w:val="ListParagraph"/>
        <w:numPr>
          <w:ilvl w:val="0"/>
          <w:numId w:val="6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pot dilution assay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on a YPD plate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howing ten-fold dilution series of a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wild-type background strain (BY4741) and three </w:t>
      </w:r>
      <w:r w:rsidRPr="00DF7B25">
        <w:rPr>
          <w:rFonts w:ascii="Times New Roman" w:hAnsi="Times New Roman" w:cs="Times New Roman"/>
          <w:i/>
          <w:color w:val="000000"/>
          <w:sz w:val="24"/>
          <w:szCs w:val="24"/>
        </w:rPr>
        <w:t>3xHA-CTF13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mutant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with the following </w:t>
      </w:r>
      <w:r w:rsidRPr="00DF7B25">
        <w:rPr>
          <w:rFonts w:ascii="Times New Roman" w:hAnsi="Times New Roman" w:cs="Times New Roman"/>
          <w:i/>
          <w:color w:val="000000"/>
          <w:sz w:val="24"/>
          <w:szCs w:val="24"/>
        </w:rPr>
        <w:t>SNO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alleles: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(WT allele),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, and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Kan-T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DH1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:rsidR="00744A26" w:rsidRDefault="00744A26" w:rsidP="00744A26">
      <w:pPr>
        <w:pStyle w:val="ListParagraph"/>
        <w:numPr>
          <w:ilvl w:val="0"/>
          <w:numId w:val="6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pot dilution assay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on a YPD + 200 mg/L G418 plate 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showing ten-fold dilution series of a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</w:t>
      </w:r>
      <w:r w:rsidRPr="00365A6F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</w:rPr>
        <w:t>sno1∆::Kan-T</w:t>
      </w:r>
      <w:r w:rsidRPr="00365A6F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DH1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DF7B25">
        <w:rPr>
          <w:rFonts w:ascii="Times New Roman" w:hAnsi="Times New Roman" w:cs="Times New Roman"/>
          <w:i/>
          <w:color w:val="000000"/>
          <w:sz w:val="24"/>
          <w:szCs w:val="24"/>
        </w:rPr>
        <w:t>3xHA-CTF13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background strains. A single spot of the BY4741 control strain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was also added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to confirm lack of growth for strains without th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anMX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construct.</w:t>
      </w:r>
    </w:p>
    <w:p w:rsidR="00744A26" w:rsidRPr="00365A6F" w:rsidRDefault="00744A26" w:rsidP="00744A26">
      <w:pPr>
        <w:pStyle w:val="ListParagraph"/>
        <w:numPr>
          <w:ilvl w:val="0"/>
          <w:numId w:val="6"/>
        </w:num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Full size images of western blot membranes corresponding to Figure 4H and 4I. Samples are the same as in Figure 4, except that the molecular weight ladder, </w:t>
      </w:r>
      <w:r w:rsidRPr="003A4DF1">
        <w:rPr>
          <w:rFonts w:ascii="Times New Roman" w:hAnsi="Times New Roman" w:cs="Times New Roman"/>
          <w:color w:val="000000"/>
          <w:sz w:val="24"/>
          <w:szCs w:val="24"/>
        </w:rPr>
        <w:t>Precision Plu</w:t>
      </w:r>
      <w:r>
        <w:rPr>
          <w:rFonts w:ascii="Times New Roman" w:hAnsi="Times New Roman" w:cs="Times New Roman"/>
          <w:color w:val="000000"/>
          <w:sz w:val="24"/>
          <w:szCs w:val="24"/>
        </w:rPr>
        <w:t>s Protein™ Dual Color Standards (Bio-Rad, Cat</w:t>
      </w:r>
      <w:r w:rsidRPr="003A4DF1">
        <w:rPr>
          <w:rFonts w:ascii="Times New Roman" w:hAnsi="Times New Roman" w:cs="Times New Roman"/>
          <w:color w:val="000000"/>
          <w:sz w:val="24"/>
          <w:szCs w:val="24"/>
        </w:rPr>
        <w:t xml:space="preserve"> #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r w:rsidRPr="003A4DF1">
        <w:rPr>
          <w:rFonts w:ascii="Times New Roman" w:hAnsi="Times New Roman" w:cs="Times New Roman"/>
          <w:color w:val="000000"/>
          <w:sz w:val="24"/>
          <w:szCs w:val="24"/>
        </w:rPr>
        <w:t>1610374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) and a control samples (“C”) are now visible. The control samples lacks any HA tag and confirms that the signal observed is specific to the 3xHA-Ctf13p. </w:t>
      </w:r>
    </w:p>
    <w:p w:rsidR="00744A26" w:rsidRPr="00365A6F" w:rsidRDefault="00744A26" w:rsidP="00744A26">
      <w:pPr>
        <w:pStyle w:val="ListParagraph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C34A1" w:rsidRDefault="007C34A1">
      <w:bookmarkStart w:id="0" w:name="_GoBack"/>
      <w:bookmarkEnd w:id="0"/>
    </w:p>
    <w:sectPr w:rsidR="007C34A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CEE2E9A"/>
    <w:multiLevelType w:val="hybridMultilevel"/>
    <w:tmpl w:val="585646D0"/>
    <w:lvl w:ilvl="0" w:tplc="318C29FE">
      <w:start w:val="1"/>
      <w:numFmt w:val="upperLetter"/>
      <w:lvlText w:val="%1)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9C2C97"/>
    <w:multiLevelType w:val="hybridMultilevel"/>
    <w:tmpl w:val="629424BA"/>
    <w:lvl w:ilvl="0" w:tplc="5142AFF2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1D2671A4"/>
    <w:multiLevelType w:val="hybridMultilevel"/>
    <w:tmpl w:val="61CE9F6E"/>
    <w:lvl w:ilvl="0" w:tplc="A81255BC">
      <w:start w:val="1"/>
      <w:numFmt w:val="upp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BC674CC"/>
    <w:multiLevelType w:val="hybridMultilevel"/>
    <w:tmpl w:val="75A22F26"/>
    <w:lvl w:ilvl="0" w:tplc="ACC6ACC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AAE27E7"/>
    <w:multiLevelType w:val="hybridMultilevel"/>
    <w:tmpl w:val="BFA6CF4A"/>
    <w:lvl w:ilvl="0" w:tplc="A5AA057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894689F"/>
    <w:multiLevelType w:val="hybridMultilevel"/>
    <w:tmpl w:val="C3D43A9C"/>
    <w:lvl w:ilvl="0" w:tplc="32486986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B0D4358"/>
    <w:multiLevelType w:val="hybridMultilevel"/>
    <w:tmpl w:val="CA281E70"/>
    <w:lvl w:ilvl="0" w:tplc="64A815E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CEA2A7F"/>
    <w:multiLevelType w:val="hybridMultilevel"/>
    <w:tmpl w:val="21A86C38"/>
    <w:lvl w:ilvl="0" w:tplc="79FADAA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6"/>
  </w:num>
  <w:num w:numId="3">
    <w:abstractNumId w:val="4"/>
  </w:num>
  <w:num w:numId="4">
    <w:abstractNumId w:val="7"/>
  </w:num>
  <w:num w:numId="5">
    <w:abstractNumId w:val="1"/>
  </w:num>
  <w:num w:numId="6">
    <w:abstractNumId w:val="3"/>
  </w:num>
  <w:num w:numId="7">
    <w:abstractNumId w:val="5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44A26"/>
    <w:rsid w:val="00744A26"/>
    <w:rsid w:val="007C34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4E3BC18-096C-4DA8-9FE1-6A26CEAFBC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44A26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44A2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490</Words>
  <Characters>8494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ohns Hopkins</Company>
  <LinksUpToDate>false</LinksUpToDate>
  <CharactersWithSpaces>99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lly Gordon</dc:creator>
  <cp:keywords/>
  <dc:description/>
  <cp:lastModifiedBy>Molly Gordon</cp:lastModifiedBy>
  <cp:revision>1</cp:revision>
  <dcterms:created xsi:type="dcterms:W3CDTF">2021-03-09T22:26:00Z</dcterms:created>
  <dcterms:modified xsi:type="dcterms:W3CDTF">2021-03-09T22:26:00Z</dcterms:modified>
</cp:coreProperties>
</file>